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5B805C3A" w14:textId="39F0B1D1" w:rsidR="0046686D" w:rsidRPr="004835B3" w:rsidRDefault="00C453FD">
      <w:pPr>
        <w:rPr>
          <w:b/>
          <w:sz w:val="28"/>
        </w:rPr>
      </w:pPr>
      <w:proofErr w:type="spellStart"/>
      <w:r w:rsidRPr="004835B3">
        <w:rPr>
          <w:b/>
          <w:sz w:val="28"/>
        </w:rPr>
        <w:t>WoW</w:t>
      </w:r>
      <w:proofErr w:type="spellEnd"/>
      <w:r w:rsidRPr="004835B3">
        <w:rPr>
          <w:b/>
          <w:sz w:val="28"/>
        </w:rPr>
        <w:t xml:space="preserve"> gluten-</w:t>
      </w:r>
      <w:r w:rsidR="00E2322C">
        <w:rPr>
          <w:b/>
          <w:sz w:val="28"/>
        </w:rPr>
        <w:t>mental disorders</w:t>
      </w:r>
      <w:bookmarkStart w:id="0" w:name="_GoBack"/>
      <w:bookmarkEnd w:id="0"/>
    </w:p>
    <w:p w14:paraId="112E8405" w14:textId="77777777" w:rsidR="00C453FD" w:rsidRDefault="00C453FD">
      <w:r>
        <w:fldChar w:fldCharType="begin">
          <w:fldData xml:space="preserve">LWtleXM+PHJlZi10eXBlIG5hbWU9IkJvb2siPjY8L3JlZi10eXBlPjxjb250cmlidXRvcnM+PGF1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=
</w:fldData>
        </w:fldChar>
      </w:r>
      <w:r>
        <w:instrText xml:space="preserve"> ADDIN EN.CITE </w:instrText>
      </w:r>
      <w:r>
        <w:fldChar w:fldCharType="begin">
          <w:fldData xml:space="preserve">PEVuZE5vdGU+PENpdGU+PEF1dGhvcj5BYmVuYXZvbGk8L0F1dGhvcj48WWVhcj4yMDA4PC9ZZWFy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==
</w:fldData>
        </w:fldChar>
      </w:r>
      <w:r>
        <w:instrText xml:space="preserve"> ADDIN EN.CITE.DATA </w:instrText>
      </w:r>
      <w:r>
        <w:fldChar w:fldCharType="end"/>
      </w:r>
      <w:r>
        <w:fldChar w:fldCharType="begin">
          <w:fldData xml:space="preserve">LWtleXM+PHJlZi10eXBlIG5hbWU9IkJvb2siPjY8L3JlZi10eXBlPjxjb250cmlidXRvcnM+PGF1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=
</w:fldData>
        </w:fldChar>
      </w:r>
      <w:r>
        <w:instrText xml:space="preserve"> ADDIN EN.CITE.DATA </w:instrText>
      </w:r>
      <w:r>
        <w:fldChar w:fldCharType="end"/>
      </w:r>
      <w:r>
        <w:fldChar w:fldCharType="separate"/>
      </w:r>
      <w:r>
        <w:rPr>
          <w:noProof/>
        </w:rPr>
        <w:t>(1-54)</w:t>
      </w:r>
      <w:r>
        <w:fldChar w:fldCharType="end"/>
      </w:r>
    </w:p>
    <w:p w14:paraId="3D712C27" w14:textId="77777777" w:rsidR="00C453FD" w:rsidRDefault="00C453FD"/>
    <w:p w14:paraId="7200082B" w14:textId="77777777" w:rsidR="00C453FD" w:rsidRPr="00C453FD" w:rsidRDefault="00C453FD" w:rsidP="00C453FD">
      <w:pPr>
        <w:pStyle w:val="EndNoteBibliography"/>
        <w:spacing w:after="0"/>
      </w:pPr>
      <w:r>
        <w:fldChar w:fldCharType="begin"/>
      </w:r>
      <w:r>
        <w:instrText xml:space="preserve"> ADDIN EN.REFLIST </w:instrText>
      </w:r>
      <w:r>
        <w:fldChar w:fldCharType="separate"/>
      </w:r>
      <w:r w:rsidRPr="00C453FD">
        <w:t>1.</w:t>
      </w:r>
      <w:r w:rsidRPr="00C453FD">
        <w:tab/>
        <w:t>Abenavoli L. Subclinical neurological abnormalities and gluten-free diet. Journal of the American Dietetic Association. 2008;108(12):1995.</w:t>
      </w:r>
    </w:p>
    <w:p w14:paraId="3951749A" w14:textId="77777777" w:rsidR="00C453FD" w:rsidRPr="00C453FD" w:rsidRDefault="00C453FD" w:rsidP="00C453FD">
      <w:pPr>
        <w:pStyle w:val="EndNoteBibliography"/>
        <w:spacing w:after="0"/>
      </w:pPr>
      <w:r w:rsidRPr="00C453FD">
        <w:t>2.</w:t>
      </w:r>
      <w:r w:rsidRPr="00C453FD">
        <w:tab/>
        <w:t>Abenavoli L. Nervous system in the gluten syndrome: A close relationship. Medical hypotheses. 2010;74(1):204-5.</w:t>
      </w:r>
    </w:p>
    <w:p w14:paraId="5581AE95" w14:textId="77777777" w:rsidR="00C453FD" w:rsidRPr="00C453FD" w:rsidRDefault="00C453FD" w:rsidP="00C453FD">
      <w:pPr>
        <w:pStyle w:val="EndNoteBibliography"/>
        <w:spacing w:after="0"/>
      </w:pPr>
      <w:r w:rsidRPr="00C453FD">
        <w:t>3.</w:t>
      </w:r>
      <w:r w:rsidRPr="00C453FD">
        <w:tab/>
        <w:t>Addolorato G, De Lorenzi G, Abenavoli L, Leggio L, Capristo E, Gasbarrini G. Psychological support counselling improves gluten‐free diet compliance in coeliac patients with affective disorders. Alimentary pharmacology &amp; therapeutics. 2004;20(7):777-82.</w:t>
      </w:r>
    </w:p>
    <w:p w14:paraId="65CBC647" w14:textId="77777777" w:rsidR="00C453FD" w:rsidRPr="00C453FD" w:rsidRDefault="00C453FD" w:rsidP="00C453FD">
      <w:pPr>
        <w:pStyle w:val="EndNoteBibliography"/>
        <w:spacing w:after="0"/>
      </w:pPr>
      <w:r w:rsidRPr="00C453FD">
        <w:t>4.</w:t>
      </w:r>
      <w:r w:rsidRPr="00C453FD">
        <w:tab/>
        <w:t>Addolorato G, Di Giuda D, De Rossi G, Valenza V, Domenicali M, Caputo F, et al. Regional cerebral hypoperfusion in patients with celiac disease. The American journal of medicine. 2004;116(5):312-7.</w:t>
      </w:r>
    </w:p>
    <w:p w14:paraId="580FEEE2" w14:textId="77777777" w:rsidR="00C453FD" w:rsidRPr="00C453FD" w:rsidRDefault="00C453FD" w:rsidP="00C453FD">
      <w:pPr>
        <w:pStyle w:val="EndNoteBibliography"/>
        <w:spacing w:after="0"/>
      </w:pPr>
      <w:r w:rsidRPr="00C453FD">
        <w:t>5.</w:t>
      </w:r>
      <w:r w:rsidRPr="00C453FD">
        <w:tab/>
        <w:t>Addolorato G, Leggio L, D’Angelo C, Mirijello A, Ferrulli A, Cardone S, et al. Affective and psychiatric disorders in celiac disease. Digestive diseases. 2008;26(2):140-8.</w:t>
      </w:r>
    </w:p>
    <w:p w14:paraId="403DCC2F" w14:textId="77777777" w:rsidR="00C453FD" w:rsidRPr="00C453FD" w:rsidRDefault="00C453FD" w:rsidP="00C453FD">
      <w:pPr>
        <w:pStyle w:val="EndNoteBibliography"/>
        <w:spacing w:after="0"/>
      </w:pPr>
      <w:r w:rsidRPr="00C453FD">
        <w:t>6.</w:t>
      </w:r>
      <w:r w:rsidRPr="00C453FD">
        <w:tab/>
        <w:t>Bakalkin GY, Demuth H-U, Nyberg F. Relationship between primary structure and activity in exorphins and endogenous opioid peptides. FEBS letters. 1992;310(1):13-6.</w:t>
      </w:r>
    </w:p>
    <w:p w14:paraId="2B59EC0D" w14:textId="77777777" w:rsidR="00C453FD" w:rsidRPr="00C453FD" w:rsidRDefault="00C453FD" w:rsidP="00C453FD">
      <w:pPr>
        <w:pStyle w:val="EndNoteBibliography"/>
        <w:spacing w:after="0"/>
      </w:pPr>
      <w:r w:rsidRPr="00C453FD">
        <w:t>7.</w:t>
      </w:r>
      <w:r w:rsidRPr="00C453FD">
        <w:tab/>
        <w:t>Bressan P, Kramer P. Bread and other edible agents of mental disease. Frontiers in human neuroscience. 2016;10.</w:t>
      </w:r>
    </w:p>
    <w:p w14:paraId="1DF7E3A8" w14:textId="77777777" w:rsidR="00C453FD" w:rsidRPr="00C453FD" w:rsidRDefault="00C453FD" w:rsidP="00C453FD">
      <w:pPr>
        <w:pStyle w:val="EndNoteBibliography"/>
        <w:spacing w:after="0"/>
      </w:pPr>
      <w:r w:rsidRPr="00C453FD">
        <w:t>8.</w:t>
      </w:r>
      <w:r w:rsidRPr="00C453FD">
        <w:tab/>
        <w:t>Bushara KO. Neurologic presentation of celiac disease. Gastroenterology. 2005;128(4):S92-S7.</w:t>
      </w:r>
    </w:p>
    <w:p w14:paraId="5A899A20" w14:textId="77777777" w:rsidR="00C453FD" w:rsidRPr="00C453FD" w:rsidRDefault="00C453FD" w:rsidP="00C453FD">
      <w:pPr>
        <w:pStyle w:val="EndNoteBibliography"/>
        <w:spacing w:after="0"/>
      </w:pPr>
      <w:r w:rsidRPr="00C453FD">
        <w:t>9.</w:t>
      </w:r>
      <w:r w:rsidRPr="00C453FD">
        <w:tab/>
        <w:t>Caio G, De Giorgio R, Venturi A, Giancola F, Latorre R, Boschetti E, et al. Clinical and immunological relevance of anti-neuronal antibodies in celiac disease with neurological manifestations. Gastroenterology and Hepatology from bed to bench. 2015;8(2):146.</w:t>
      </w:r>
    </w:p>
    <w:p w14:paraId="7D434A6A" w14:textId="77777777" w:rsidR="00C453FD" w:rsidRPr="00C453FD" w:rsidRDefault="00C453FD" w:rsidP="00C453FD">
      <w:pPr>
        <w:pStyle w:val="EndNoteBibliography"/>
        <w:spacing w:after="0"/>
      </w:pPr>
      <w:r w:rsidRPr="00C453FD">
        <w:t>10.</w:t>
      </w:r>
      <w:r w:rsidRPr="00C453FD">
        <w:tab/>
        <w:t>Cascella NG, Santora D, Gregory P, Kelly DL, Fasano A, Eaton WW. Increased prevalence of transglutaminase 6 antibodies in sera from schizophrenia patients. Schizophrenia bulletin. 2012;39(4):867-71.</w:t>
      </w:r>
    </w:p>
    <w:p w14:paraId="3E5A7BC0" w14:textId="77777777" w:rsidR="00C453FD" w:rsidRPr="00C453FD" w:rsidRDefault="00C453FD" w:rsidP="00C453FD">
      <w:pPr>
        <w:pStyle w:val="EndNoteBibliography"/>
        <w:spacing w:after="0"/>
      </w:pPr>
      <w:r w:rsidRPr="00C453FD">
        <w:t>11.</w:t>
      </w:r>
      <w:r w:rsidRPr="00C453FD">
        <w:tab/>
        <w:t>De Santis A, Addolorato G, Romito A, CAPUTO S, Giordano A, Gambassi G, et al. Schizophrenic symptoms and SPECT abnormalities in a coeliac patient: regression after a gluten‐free diet. Journal of internal medicine. 1997;242(5):421-3.</w:t>
      </w:r>
    </w:p>
    <w:p w14:paraId="5328CA5F" w14:textId="77777777" w:rsidR="00C453FD" w:rsidRPr="00C453FD" w:rsidRDefault="00C453FD" w:rsidP="00C453FD">
      <w:pPr>
        <w:pStyle w:val="EndNoteBibliography"/>
        <w:spacing w:after="0"/>
      </w:pPr>
      <w:r w:rsidRPr="00C453FD">
        <w:t>12.</w:t>
      </w:r>
      <w:r w:rsidRPr="00C453FD">
        <w:tab/>
        <w:t>Dickerson F, Stallings C, Origoni A, Vaughan C, Khushalani S, Leister F, et al. Markers of gluten sensitivity and celiac disease in recent-onset psychosis and multi-episode schizophrenia. Biological psychiatry. 2010;68(1):100-4.</w:t>
      </w:r>
    </w:p>
    <w:p w14:paraId="6A3FA630" w14:textId="77777777" w:rsidR="00C453FD" w:rsidRPr="00C453FD" w:rsidRDefault="00C453FD" w:rsidP="00C453FD">
      <w:pPr>
        <w:pStyle w:val="EndNoteBibliography"/>
        <w:spacing w:after="0"/>
      </w:pPr>
      <w:r w:rsidRPr="00C453FD">
        <w:t>13.</w:t>
      </w:r>
      <w:r w:rsidRPr="00C453FD">
        <w:tab/>
        <w:t>Dickerson F, Stallings C, Origoni A, Vaughan C, Khushalani S, Yolken R. Markers of gluten sensitivity in acute mania: a longitudinal study. Psychiatry research. 2012;196(1):68-71.</w:t>
      </w:r>
    </w:p>
    <w:p w14:paraId="5BF72ECA" w14:textId="409E962E" w:rsidR="00C453FD" w:rsidRPr="00C453FD" w:rsidRDefault="00C453FD" w:rsidP="00C453FD">
      <w:pPr>
        <w:pStyle w:val="EndNoteBibliography"/>
        <w:spacing w:after="0"/>
      </w:pPr>
      <w:r w:rsidRPr="00C453FD">
        <w:t>14.</w:t>
      </w:r>
      <w:r w:rsidRPr="00C453FD">
        <w:tab/>
        <w:t xml:space="preserve">Drevitch G. What Grain Is Doing To Your Brain 2013 [Available from: </w:t>
      </w:r>
      <w:hyperlink r:id="rId5" w:anchor="184b6291424b" w:history="1">
        <w:r w:rsidRPr="00C453FD">
          <w:rPr>
            <w:rStyle w:val="Hyperlink"/>
          </w:rPr>
          <w:t>https://www.forbes.com/sites/nextavenue/2013/11/14/what-grain-is-doing-to-your-brain/2/#184b6291424b</w:t>
        </w:r>
      </w:hyperlink>
      <w:r w:rsidRPr="00C453FD">
        <w:t>.</w:t>
      </w:r>
    </w:p>
    <w:p w14:paraId="64D2D855" w14:textId="77777777" w:rsidR="00C453FD" w:rsidRPr="00C453FD" w:rsidRDefault="00C453FD" w:rsidP="00C453FD">
      <w:pPr>
        <w:pStyle w:val="EndNoteBibliography"/>
        <w:spacing w:after="0"/>
      </w:pPr>
      <w:r w:rsidRPr="00C453FD">
        <w:t>15.</w:t>
      </w:r>
      <w:r w:rsidRPr="00C453FD">
        <w:tab/>
        <w:t>Elder JH, Shankar M, Shuster J, Theriaque D, Burns S, Sherrill L. The gluten-free, casein-free diet in autism: results of a preliminary double blind clinical trial. Journal of autism and developmental disorders. 2006;36(3):413-20.</w:t>
      </w:r>
    </w:p>
    <w:p w14:paraId="73D7209F" w14:textId="77777777" w:rsidR="00C453FD" w:rsidRPr="00C453FD" w:rsidRDefault="00C453FD" w:rsidP="00C453FD">
      <w:pPr>
        <w:pStyle w:val="EndNoteBibliography"/>
        <w:spacing w:after="0"/>
      </w:pPr>
      <w:r w:rsidRPr="00C453FD">
        <w:lastRenderedPageBreak/>
        <w:t>16.</w:t>
      </w:r>
      <w:r w:rsidRPr="00C453FD">
        <w:tab/>
        <w:t>Elli L, Rossi V, Conte D, Ronchi A, Tomba C, Passoni M, et al. Increased mercury levels in patients with celiac disease following a gluten-free regimen. Gastroenterology research and practice. 2015;2015.</w:t>
      </w:r>
    </w:p>
    <w:p w14:paraId="734679F3" w14:textId="77777777" w:rsidR="00C453FD" w:rsidRPr="00C453FD" w:rsidRDefault="00C453FD" w:rsidP="00C453FD">
      <w:pPr>
        <w:pStyle w:val="EndNoteBibliography"/>
        <w:spacing w:after="0"/>
      </w:pPr>
      <w:r w:rsidRPr="00C453FD">
        <w:t>17.</w:t>
      </w:r>
      <w:r w:rsidRPr="00C453FD">
        <w:tab/>
        <w:t>Fanciulli G, Azara E, Wood TD, Dettori A, Delitala G, Marchetti M. Quantification of Gluten Exorphin A5 in cerebrospinal fluid by liquid chromatography–mass spectrometry. Journal of Chromatography B. 2006;833(2):204-9.</w:t>
      </w:r>
    </w:p>
    <w:p w14:paraId="648820C5" w14:textId="77777777" w:rsidR="00C453FD" w:rsidRPr="00C453FD" w:rsidRDefault="00C453FD" w:rsidP="00C453FD">
      <w:pPr>
        <w:pStyle w:val="EndNoteBibliography"/>
        <w:spacing w:after="0"/>
      </w:pPr>
      <w:r w:rsidRPr="00C453FD">
        <w:t>18.</w:t>
      </w:r>
      <w:r w:rsidRPr="00C453FD">
        <w:tab/>
        <w:t>Fanciulli G, Dettori A, Demontis MP, Tomasi PA, Anania V, Delitala G. Gluten exorphin B5 stimulates prolactin secretion through opioid receptors located outside the blood-brain barrier. Life sciences. 2005;76(15):1713-9.</w:t>
      </w:r>
    </w:p>
    <w:p w14:paraId="1224AA11" w14:textId="77777777" w:rsidR="00C453FD" w:rsidRPr="00C453FD" w:rsidRDefault="00C453FD" w:rsidP="00C453FD">
      <w:pPr>
        <w:pStyle w:val="EndNoteBibliography"/>
        <w:spacing w:after="0"/>
      </w:pPr>
      <w:r w:rsidRPr="00C453FD">
        <w:t>19.</w:t>
      </w:r>
      <w:r w:rsidRPr="00C453FD">
        <w:tab/>
        <w:t>Ford RPK. The gluten syndrome: a neurological disease. Medical hypotheses. 2009;73(3):438-40.</w:t>
      </w:r>
    </w:p>
    <w:p w14:paraId="18B730B7" w14:textId="77777777" w:rsidR="00C453FD" w:rsidRPr="00C453FD" w:rsidRDefault="00C453FD" w:rsidP="00C453FD">
      <w:pPr>
        <w:pStyle w:val="EndNoteBibliography"/>
        <w:spacing w:after="0"/>
      </w:pPr>
      <w:r w:rsidRPr="00C453FD">
        <w:t>20.</w:t>
      </w:r>
      <w:r w:rsidRPr="00C453FD">
        <w:tab/>
        <w:t>Fukudome S-i, Jinsmaa Y, Matsukawa T, Sasaki R, Yoshikawa M. Release of opioid peptides, gluten exorphins by the action of pancreatic elastase. FEBS letters. 1997;412(3):475-9.</w:t>
      </w:r>
    </w:p>
    <w:p w14:paraId="19A63FB6" w14:textId="77777777" w:rsidR="00C453FD" w:rsidRPr="00C453FD" w:rsidRDefault="00C453FD" w:rsidP="00C453FD">
      <w:pPr>
        <w:pStyle w:val="EndNoteBibliography"/>
        <w:spacing w:after="0"/>
      </w:pPr>
      <w:r w:rsidRPr="00C453FD">
        <w:t>21.</w:t>
      </w:r>
      <w:r w:rsidRPr="00C453FD">
        <w:tab/>
        <w:t>Fukudome S-i, Shimatsu A, Suganuma H, Yoshikawa M. Effect of gluten exorphins A5 and B5 on the postprandial plasma insulin level in conscious rats. Life sciences. 1995;57(7):729-34.</w:t>
      </w:r>
    </w:p>
    <w:p w14:paraId="47B52FE2" w14:textId="77777777" w:rsidR="00C453FD" w:rsidRPr="00C453FD" w:rsidRDefault="00C453FD" w:rsidP="00C453FD">
      <w:pPr>
        <w:pStyle w:val="EndNoteBibliography"/>
        <w:spacing w:after="0"/>
      </w:pPr>
      <w:r w:rsidRPr="00C453FD">
        <w:t>22.</w:t>
      </w:r>
      <w:r w:rsidRPr="00C453FD">
        <w:tab/>
        <w:t>Fukudome S-i, Yoshikawa M. Opioid peptides derived from wheat gluten: their isolation and characterization. FEBS letters. 1992;296(1):107-11.</w:t>
      </w:r>
    </w:p>
    <w:p w14:paraId="14280C6E" w14:textId="77777777" w:rsidR="00C453FD" w:rsidRPr="00C453FD" w:rsidRDefault="00C453FD" w:rsidP="00C453FD">
      <w:pPr>
        <w:pStyle w:val="EndNoteBibliography"/>
        <w:spacing w:after="0"/>
      </w:pPr>
      <w:r w:rsidRPr="00C453FD">
        <w:t>23.</w:t>
      </w:r>
      <w:r w:rsidRPr="00C453FD">
        <w:tab/>
        <w:t>Fukudome S-i, Yoshikawa M. Gluten exorphin C: a novel opioid peptide derived from wheat gluten. FEBS letters. 1993;316(1):17-9.</w:t>
      </w:r>
    </w:p>
    <w:p w14:paraId="23AE45F6" w14:textId="77777777" w:rsidR="00C453FD" w:rsidRPr="00C453FD" w:rsidRDefault="00C453FD" w:rsidP="00C453FD">
      <w:pPr>
        <w:pStyle w:val="EndNoteBibliography"/>
        <w:spacing w:after="0"/>
      </w:pPr>
      <w:r w:rsidRPr="00C453FD">
        <w:t>24.</w:t>
      </w:r>
      <w:r w:rsidRPr="00C453FD">
        <w:tab/>
        <w:t>Genuis SJ, Lobo RA. Gluten sensitivity presenting as a neuropsychiatric disorder. Gastroenterology research and practice. 2014;2014.</w:t>
      </w:r>
    </w:p>
    <w:p w14:paraId="435F66A2" w14:textId="77777777" w:rsidR="00C453FD" w:rsidRPr="00C453FD" w:rsidRDefault="00C453FD" w:rsidP="00C453FD">
      <w:pPr>
        <w:pStyle w:val="EndNoteBibliography"/>
        <w:spacing w:after="0"/>
      </w:pPr>
      <w:r w:rsidRPr="00C453FD">
        <w:t>25.</w:t>
      </w:r>
      <w:r w:rsidRPr="00C453FD">
        <w:tab/>
        <w:t>Hadjivassiliou M, Grünewald R, Lawden M, Davies–Jones G, Powell T, Smith C. Headache and CNS white matter abnormalities associated with gluten sensitivity. Neurology. 2001;56(3):385-8.</w:t>
      </w:r>
    </w:p>
    <w:p w14:paraId="62102076" w14:textId="77777777" w:rsidR="00C453FD" w:rsidRPr="00C453FD" w:rsidRDefault="00C453FD" w:rsidP="00C453FD">
      <w:pPr>
        <w:pStyle w:val="EndNoteBibliography"/>
        <w:spacing w:after="0"/>
      </w:pPr>
      <w:r w:rsidRPr="00C453FD">
        <w:t>26.</w:t>
      </w:r>
      <w:r w:rsidRPr="00C453FD">
        <w:tab/>
        <w:t>Hadjivassiliou M, Sanders DS, Grünewald RA, Woodroofe N, Boscolo S, Aeschlimann D. Gluten sensitivity: from gut to brain. The Lancet Neurology. 2010;9(3):318-30.</w:t>
      </w:r>
    </w:p>
    <w:p w14:paraId="48C03F7D" w14:textId="620F8CC6" w:rsidR="00C453FD" w:rsidRPr="00C453FD" w:rsidRDefault="00C453FD" w:rsidP="00C453FD">
      <w:pPr>
        <w:pStyle w:val="EndNoteBibliography"/>
        <w:spacing w:after="0"/>
      </w:pPr>
      <w:r w:rsidRPr="00C453FD">
        <w:t>27.</w:t>
      </w:r>
      <w:r w:rsidRPr="00C453FD">
        <w:tab/>
        <w:t xml:space="preserve">Hamblin J. This Is Your Brain on Gluten 2013 [Available from: </w:t>
      </w:r>
      <w:hyperlink r:id="rId6" w:history="1">
        <w:r w:rsidRPr="00C453FD">
          <w:rPr>
            <w:rStyle w:val="Hyperlink"/>
          </w:rPr>
          <w:t>https://www.theatlantic.com/health/archive/2013/12/this-is-your-brain-on-gluten/282550/</w:t>
        </w:r>
      </w:hyperlink>
      <w:r w:rsidRPr="00C453FD">
        <w:t>.</w:t>
      </w:r>
    </w:p>
    <w:p w14:paraId="704942C6" w14:textId="77777777" w:rsidR="00C453FD" w:rsidRPr="00C453FD" w:rsidRDefault="00C453FD" w:rsidP="00C453FD">
      <w:pPr>
        <w:pStyle w:val="EndNoteBibliography"/>
        <w:spacing w:after="0"/>
      </w:pPr>
      <w:r w:rsidRPr="00C453FD">
        <w:t>28.</w:t>
      </w:r>
      <w:r w:rsidRPr="00C453FD">
        <w:tab/>
        <w:t>Jackson J, Eaton W, Cascella N, Fasano A, Warfel D, Feldman S, et al. A gluten-free diet in people with schizophrenia and anti-tissue transglutaminase or anti-gliadin antibodies. Schizophrenia research. 2012;140:262.</w:t>
      </w:r>
    </w:p>
    <w:p w14:paraId="19B9BC8C" w14:textId="1169225A" w:rsidR="00C453FD" w:rsidRPr="00C453FD" w:rsidRDefault="00C453FD" w:rsidP="00C453FD">
      <w:pPr>
        <w:pStyle w:val="EndNoteBibliography"/>
        <w:spacing w:after="0"/>
      </w:pPr>
      <w:r w:rsidRPr="00C453FD">
        <w:t>29.</w:t>
      </w:r>
      <w:r w:rsidRPr="00C453FD">
        <w:tab/>
        <w:t xml:space="preserve">Kornbluth J. Drop That Whole Wheat Bread! No More Cereal! Grain Brain, A #1 Bestseller, Says: ‘Abandon Gluten!’ 2014 [Available from: </w:t>
      </w:r>
      <w:hyperlink r:id="rId7" w:history="1">
        <w:r w:rsidRPr="00C453FD">
          <w:rPr>
            <w:rStyle w:val="Hyperlink"/>
          </w:rPr>
          <w:t>https://www.huffingtonpost.com/jesse-kornbluth/drop-that-whole-wheat-bre_b_4631108.html</w:t>
        </w:r>
      </w:hyperlink>
      <w:r w:rsidRPr="00C453FD">
        <w:t>.</w:t>
      </w:r>
    </w:p>
    <w:p w14:paraId="4A373D90" w14:textId="77777777" w:rsidR="00C453FD" w:rsidRPr="00C453FD" w:rsidRDefault="00C453FD" w:rsidP="00C453FD">
      <w:pPr>
        <w:pStyle w:val="EndNoteBibliography"/>
        <w:spacing w:after="0"/>
      </w:pPr>
      <w:r w:rsidRPr="00C453FD">
        <w:t>30.</w:t>
      </w:r>
      <w:r w:rsidRPr="00C453FD">
        <w:tab/>
        <w:t>Leonard MM, Sapone A, Catassi C, Fasano A. Celiac Disease and Nonceliac Gluten Sensitivity: A Review. Jama. 2017;318(7):647-56.</w:t>
      </w:r>
    </w:p>
    <w:p w14:paraId="25E886F8" w14:textId="77777777" w:rsidR="00C453FD" w:rsidRPr="00C453FD" w:rsidRDefault="00C453FD" w:rsidP="00C453FD">
      <w:pPr>
        <w:pStyle w:val="EndNoteBibliography"/>
        <w:spacing w:after="0"/>
      </w:pPr>
      <w:r w:rsidRPr="00C453FD">
        <w:t>31.</w:t>
      </w:r>
      <w:r w:rsidRPr="00C453FD">
        <w:tab/>
        <w:t>Levinovitz A. The problem with david perlmutter, the Grain Brain doctor. Retrieved May. 2015;6:2016.</w:t>
      </w:r>
    </w:p>
    <w:p w14:paraId="5933BCC6" w14:textId="66F62FD0" w:rsidR="00C453FD" w:rsidRPr="00C453FD" w:rsidRDefault="00C453FD" w:rsidP="00C453FD">
      <w:pPr>
        <w:pStyle w:val="EndNoteBibliography"/>
        <w:spacing w:after="0"/>
      </w:pPr>
      <w:r w:rsidRPr="00C453FD">
        <w:t>32.</w:t>
      </w:r>
      <w:r w:rsidRPr="00C453FD">
        <w:tab/>
        <w:t xml:space="preserve">Life HHL. Perlmutter's Grain Brain - Only Half the Story. He Forgot about TMAO, Cancer, Atherosclerosis, Diabetes &amp; the Heart 2013 [Available from: </w:t>
      </w:r>
      <w:hyperlink r:id="rId8" w:history="1">
        <w:r w:rsidRPr="00C453FD">
          <w:rPr>
            <w:rStyle w:val="Hyperlink"/>
          </w:rPr>
          <w:t>http://www.happyhealthylonglife.com/happy_healthy_long_life/2013/10/grain-brain.html</w:t>
        </w:r>
      </w:hyperlink>
      <w:r w:rsidRPr="00C453FD">
        <w:t>.</w:t>
      </w:r>
    </w:p>
    <w:p w14:paraId="3E9BA5D8" w14:textId="77777777" w:rsidR="00C453FD" w:rsidRPr="00C453FD" w:rsidRDefault="00C453FD" w:rsidP="00C453FD">
      <w:pPr>
        <w:pStyle w:val="EndNoteBibliography"/>
        <w:spacing w:after="0"/>
      </w:pPr>
      <w:r w:rsidRPr="00C453FD">
        <w:t>33.</w:t>
      </w:r>
      <w:r w:rsidRPr="00C453FD">
        <w:tab/>
        <w:t>Lionetti E, Francavilla R, Pavone P, Pavone L, Francavilla T, Pulvirenti A, et al. The neurology of coeliac disease in childhood: what is the evidence? A systematic review and meta‐analysis. Developmental Medicine &amp; Child Neurology. 2010;52(8):700-7.</w:t>
      </w:r>
    </w:p>
    <w:p w14:paraId="1D819F54" w14:textId="77777777" w:rsidR="00C453FD" w:rsidRPr="00C453FD" w:rsidRDefault="00C453FD" w:rsidP="00C453FD">
      <w:pPr>
        <w:pStyle w:val="EndNoteBibliography"/>
        <w:spacing w:after="0"/>
      </w:pPr>
      <w:r w:rsidRPr="00C453FD">
        <w:lastRenderedPageBreak/>
        <w:t>34.</w:t>
      </w:r>
      <w:r w:rsidRPr="00C453FD">
        <w:tab/>
        <w:t>Lionetti E, Leonardi S, Franzonello C, Mancardi M, Ruggieri M, Catassi C. Gluten psychosis: confirmation of a new clinical entity. Nutrients. 2015;7(7):5532-9.</w:t>
      </w:r>
    </w:p>
    <w:p w14:paraId="378F8AE5" w14:textId="77777777" w:rsidR="00C453FD" w:rsidRPr="00C453FD" w:rsidRDefault="00C453FD" w:rsidP="00C453FD">
      <w:pPr>
        <w:pStyle w:val="EndNoteBibliography"/>
        <w:spacing w:after="0"/>
      </w:pPr>
      <w:r w:rsidRPr="00C453FD">
        <w:t>35.</w:t>
      </w:r>
      <w:r w:rsidRPr="00C453FD">
        <w:tab/>
        <w:t>Lister J, Fletcher PJ, Nobrega JN, Remington G. Behavioral effects of food-derived opioid-like peptides in rodents: Implications for schizophrenia? Pharmacology Biochemistry and Behavior. 2015;134:70-8.</w:t>
      </w:r>
    </w:p>
    <w:p w14:paraId="06456A54" w14:textId="77777777" w:rsidR="00C453FD" w:rsidRPr="00C453FD" w:rsidRDefault="00C453FD" w:rsidP="00C453FD">
      <w:pPr>
        <w:pStyle w:val="EndNoteBibliography"/>
        <w:spacing w:after="0"/>
      </w:pPr>
      <w:r w:rsidRPr="00C453FD">
        <w:t>36.</w:t>
      </w:r>
      <w:r w:rsidRPr="00C453FD">
        <w:tab/>
        <w:t>Miner-Williams WM, Stevens BR, Moughan PJ. Are intact peptides absorbed from the healthy gut in the adult human? Nutrition research reviews. 2014;27(2):308-29.</w:t>
      </w:r>
    </w:p>
    <w:p w14:paraId="20FE548F" w14:textId="77777777" w:rsidR="00C453FD" w:rsidRPr="00C453FD" w:rsidRDefault="00C453FD" w:rsidP="00C453FD">
      <w:pPr>
        <w:pStyle w:val="EndNoteBibliography"/>
        <w:spacing w:after="0"/>
      </w:pPr>
      <w:r w:rsidRPr="00C453FD">
        <w:t>37.</w:t>
      </w:r>
      <w:r w:rsidRPr="00C453FD">
        <w:tab/>
        <w:t>Morley JE, Levine AS, Yamada T, Gebhard RL, Prigge WF, Shafer RB, et al. Effect of exorphins on gastrointestinal function, hormonal release, and appetite. Gastroenterology. 1983;84(6):1517-23.</w:t>
      </w:r>
    </w:p>
    <w:p w14:paraId="71E2A98E" w14:textId="77777777" w:rsidR="00C453FD" w:rsidRPr="00C453FD" w:rsidRDefault="00C453FD" w:rsidP="00C453FD">
      <w:pPr>
        <w:pStyle w:val="EndNoteBibliography"/>
        <w:spacing w:after="0"/>
      </w:pPr>
      <w:r w:rsidRPr="00C453FD">
        <w:t>38.</w:t>
      </w:r>
      <w:r w:rsidRPr="00C453FD">
        <w:tab/>
        <w:t>Pandey JP, Namboodiri AM, Elston RC. Immunoglobulin G genotypes and the risk of schizophrenia. Human genetics. 2016;135(10):1175-9.</w:t>
      </w:r>
    </w:p>
    <w:p w14:paraId="66772C9B" w14:textId="77777777" w:rsidR="00C453FD" w:rsidRPr="00C453FD" w:rsidRDefault="00C453FD" w:rsidP="00C453FD">
      <w:pPr>
        <w:pStyle w:val="EndNoteBibliography"/>
        <w:spacing w:after="0"/>
      </w:pPr>
      <w:r w:rsidRPr="00C453FD">
        <w:t>39.</w:t>
      </w:r>
      <w:r w:rsidRPr="00C453FD">
        <w:tab/>
        <w:t>Peleg R, Ben-Zion ZI, Peleg A, Gheber L, Kotler M, Weizman Z, et al. “Bread madness” revisited: screening for specific celiac antibodies among schizophrenia patients. European psychiatry. 2004;19(5):311-4.</w:t>
      </w:r>
    </w:p>
    <w:p w14:paraId="7A092DD5" w14:textId="77777777" w:rsidR="00C453FD" w:rsidRPr="00C453FD" w:rsidRDefault="00C453FD" w:rsidP="00C453FD">
      <w:pPr>
        <w:pStyle w:val="EndNoteBibliography"/>
        <w:spacing w:after="0"/>
      </w:pPr>
      <w:r w:rsidRPr="00C453FD">
        <w:t>40.</w:t>
      </w:r>
      <w:r w:rsidRPr="00C453FD">
        <w:tab/>
        <w:t>Perlmutter D. Grain Brain: The Surprising Truth about Wheat, Carbs, and Sugar-Your Brain's Silent Killers: Hachette UK; 2014.</w:t>
      </w:r>
    </w:p>
    <w:p w14:paraId="7057833B" w14:textId="77777777" w:rsidR="00C453FD" w:rsidRPr="00C453FD" w:rsidRDefault="00C453FD" w:rsidP="00C453FD">
      <w:pPr>
        <w:pStyle w:val="EndNoteBibliography"/>
        <w:spacing w:after="0"/>
      </w:pPr>
      <w:r w:rsidRPr="00C453FD">
        <w:t>41.</w:t>
      </w:r>
      <w:r w:rsidRPr="00C453FD">
        <w:tab/>
        <w:t>Piergiovanni A, Rizzi R, Pannacciulli E, Gatta CD. Mineral composition in hulled wheat grains: a comparison between emmer (Triticum dicoccon Schrank) and spelt (T. spelta L.) accessions. International journal of food sciences and nutrition. 1997;48(6):381-6.</w:t>
      </w:r>
    </w:p>
    <w:p w14:paraId="4B1AF331" w14:textId="77777777" w:rsidR="00C453FD" w:rsidRPr="00C453FD" w:rsidRDefault="00C453FD" w:rsidP="00C453FD">
      <w:pPr>
        <w:pStyle w:val="EndNoteBibliography"/>
        <w:spacing w:after="0"/>
      </w:pPr>
      <w:r w:rsidRPr="00C453FD">
        <w:t>42.</w:t>
      </w:r>
      <w:r w:rsidRPr="00C453FD">
        <w:tab/>
        <w:t>Remme JF, Koetzner S, Haugland K, Reichelt KL, Bronstadt GO, editors. Analysis of neuroactive peptides with LC/MS in the urine of autistic patients. 49th ASMS meeting-Poster; 2001.</w:t>
      </w:r>
    </w:p>
    <w:p w14:paraId="1BE67687" w14:textId="77777777" w:rsidR="00C453FD" w:rsidRPr="00C453FD" w:rsidRDefault="00C453FD" w:rsidP="00C453FD">
      <w:pPr>
        <w:pStyle w:val="EndNoteBibliography"/>
        <w:spacing w:after="0"/>
      </w:pPr>
      <w:r w:rsidRPr="00C453FD">
        <w:t>43.</w:t>
      </w:r>
      <w:r w:rsidRPr="00C453FD">
        <w:tab/>
        <w:t>Rosa-Sibakov N, Poutanen K, Micard V. How does wheat grain, bran and aleurone structure impact their nutritional and technological properties? Trends in Food Science &amp; Technology. 2015;41(2):118-34.</w:t>
      </w:r>
    </w:p>
    <w:p w14:paraId="175C87C7" w14:textId="77777777" w:rsidR="00C453FD" w:rsidRPr="00C453FD" w:rsidRDefault="00C453FD" w:rsidP="00C453FD">
      <w:pPr>
        <w:pStyle w:val="EndNoteBibliography"/>
        <w:spacing w:after="0"/>
      </w:pPr>
      <w:r w:rsidRPr="00C453FD">
        <w:t>44.</w:t>
      </w:r>
      <w:r w:rsidRPr="00C453FD">
        <w:tab/>
        <w:t>Samaroo D, Dickerson F, Kasarda DD, Green PH, Briani C, Yolken RH, et al. Novel immune response to gluten in individuals with schizophrenia. Schizophrenia research. 2010;118(1):248-55.</w:t>
      </w:r>
    </w:p>
    <w:p w14:paraId="055A38C1" w14:textId="37F713D3" w:rsidR="00C453FD" w:rsidRPr="00C453FD" w:rsidRDefault="00C453FD" w:rsidP="00C453FD">
      <w:pPr>
        <w:pStyle w:val="EndNoteBibliography"/>
        <w:spacing w:after="0"/>
      </w:pPr>
      <w:r w:rsidRPr="00C453FD">
        <w:t>45.</w:t>
      </w:r>
      <w:r w:rsidRPr="00C453FD">
        <w:tab/>
        <w:t xml:space="preserve">Schultz H. 'Misleading and sensationalist' Grain Brain book distorts science and confuses public with advice to avoid grains, say critics 2013 [Available from: </w:t>
      </w:r>
      <w:hyperlink r:id="rId9" w:history="1">
        <w:r w:rsidRPr="00C453FD">
          <w:rPr>
            <w:rStyle w:val="Hyperlink"/>
          </w:rPr>
          <w:t>https://www.foodnavigator-usa.com/Article/2013/09/18/Grain-Brain-Experts-say-advice-to-avoid-grains-is-unhelpful#</w:t>
        </w:r>
      </w:hyperlink>
      <w:r w:rsidRPr="00C453FD">
        <w:t>.</w:t>
      </w:r>
    </w:p>
    <w:p w14:paraId="38FCC967" w14:textId="77777777" w:rsidR="00C453FD" w:rsidRPr="00C453FD" w:rsidRDefault="00C453FD" w:rsidP="00C453FD">
      <w:pPr>
        <w:pStyle w:val="EndNoteBibliography"/>
        <w:spacing w:after="0"/>
      </w:pPr>
      <w:r w:rsidRPr="00C453FD">
        <w:t>46.</w:t>
      </w:r>
      <w:r w:rsidRPr="00C453FD">
        <w:tab/>
        <w:t>Severance EG, Alaedini A, Yang S, Halling M, Gressitt KL, Stallings CR, et al. Gastrointestinal inflammation and associated immune activation in schizophrenia. Schizophrenia research. 2012;138(1):48-53.</w:t>
      </w:r>
    </w:p>
    <w:p w14:paraId="4DDD16EE" w14:textId="77777777" w:rsidR="00C453FD" w:rsidRPr="00C453FD" w:rsidRDefault="00C453FD" w:rsidP="00C453FD">
      <w:pPr>
        <w:pStyle w:val="EndNoteBibliography"/>
        <w:spacing w:after="0"/>
      </w:pPr>
      <w:r w:rsidRPr="00C453FD">
        <w:t>47.</w:t>
      </w:r>
      <w:r w:rsidRPr="00C453FD">
        <w:tab/>
        <w:t>Severance EG, Prandovszky E, Castiglione J, Yolken RH. Gastroenterology issues in schizophrenia: why the gut matters. Current psychiatry reports. 2015;17(5):27.</w:t>
      </w:r>
    </w:p>
    <w:p w14:paraId="77637BC7" w14:textId="77777777" w:rsidR="00C453FD" w:rsidRPr="00C453FD" w:rsidRDefault="00C453FD" w:rsidP="00C453FD">
      <w:pPr>
        <w:pStyle w:val="EndNoteBibliography"/>
        <w:spacing w:after="0"/>
      </w:pPr>
      <w:r w:rsidRPr="00C453FD">
        <w:t>48.</w:t>
      </w:r>
      <w:r w:rsidRPr="00C453FD">
        <w:tab/>
        <w:t>Singh MM. Wheat gluten as a pathogenic factor in schizophrenia. Science. 1976;191(4225):401-2.</w:t>
      </w:r>
    </w:p>
    <w:p w14:paraId="53CBCC3B" w14:textId="77777777" w:rsidR="00C453FD" w:rsidRPr="00C453FD" w:rsidRDefault="00C453FD" w:rsidP="00C453FD">
      <w:pPr>
        <w:pStyle w:val="EndNoteBibliography"/>
        <w:spacing w:after="0"/>
      </w:pPr>
      <w:r w:rsidRPr="00C453FD">
        <w:t>49.</w:t>
      </w:r>
      <w:r w:rsidRPr="00C453FD">
        <w:tab/>
        <w:t>Sun Z, Cade JR. A peptide found in schizophrenia and autism causes behavioral changes in rats. Autism. 1999;3(1):85-95.</w:t>
      </w:r>
    </w:p>
    <w:p w14:paraId="1F7EC0DD" w14:textId="77777777" w:rsidR="00C453FD" w:rsidRPr="00C453FD" w:rsidRDefault="00C453FD" w:rsidP="00C453FD">
      <w:pPr>
        <w:pStyle w:val="EndNoteBibliography"/>
        <w:spacing w:after="0"/>
      </w:pPr>
      <w:r w:rsidRPr="00C453FD">
        <w:t>50.</w:t>
      </w:r>
      <w:r w:rsidRPr="00C453FD">
        <w:tab/>
        <w:t>Sun Z, Cade JR, Fregly MJ, Privette RM. β-Casomorphin induces Fos-like immunoreactivity in discrete brain regions relevant to schizophrenia and autism. Autism. 1999;3(1):67-83.</w:t>
      </w:r>
    </w:p>
    <w:p w14:paraId="2BC82B83" w14:textId="77777777" w:rsidR="00C453FD" w:rsidRPr="00C453FD" w:rsidRDefault="00C453FD" w:rsidP="00C453FD">
      <w:pPr>
        <w:pStyle w:val="EndNoteBibliography"/>
        <w:spacing w:after="0"/>
      </w:pPr>
      <w:r w:rsidRPr="00C453FD">
        <w:t>51.</w:t>
      </w:r>
      <w:r w:rsidRPr="00C453FD">
        <w:tab/>
        <w:t>Volta U, De Giorgio R. Gluten sensitivity: an emerging issue behind neurological impairment? The Lancet Neurology. 2010;9(3):233-5.</w:t>
      </w:r>
    </w:p>
    <w:p w14:paraId="1C2571D8" w14:textId="77777777" w:rsidR="00C453FD" w:rsidRPr="00C453FD" w:rsidRDefault="00C453FD" w:rsidP="00C453FD">
      <w:pPr>
        <w:pStyle w:val="EndNoteBibliography"/>
        <w:spacing w:after="0"/>
      </w:pPr>
      <w:r w:rsidRPr="00C453FD">
        <w:lastRenderedPageBreak/>
        <w:t>52.</w:t>
      </w:r>
      <w:r w:rsidRPr="00C453FD">
        <w:tab/>
        <w:t>Whiteley P, Shattock P, Knivsberg A-M, Seim A, Reichelt KL, Todd L, et al. Gluten-and casein-free dietary intervention for autism spectrum conditions. Frontiers in human neuroscience. 2013;6:344.</w:t>
      </w:r>
    </w:p>
    <w:p w14:paraId="3AC8F17B" w14:textId="77777777" w:rsidR="00C453FD" w:rsidRPr="00C453FD" w:rsidRDefault="00C453FD" w:rsidP="00C453FD">
      <w:pPr>
        <w:pStyle w:val="EndNoteBibliography"/>
        <w:spacing w:after="0"/>
      </w:pPr>
      <w:r w:rsidRPr="00C453FD">
        <w:t>53.</w:t>
      </w:r>
      <w:r w:rsidRPr="00C453FD">
        <w:tab/>
        <w:t>Zingone F, Swift GL, Card TR, Sanders DS, Ludvigsson JF, Bai JC. Psychological morbidity of celiac disease: A review of the literature. United European gastroenterology journal. 2015;3(2):136-45.</w:t>
      </w:r>
    </w:p>
    <w:p w14:paraId="4A997CFB" w14:textId="77777777" w:rsidR="00C453FD" w:rsidRPr="00C453FD" w:rsidRDefault="00C453FD" w:rsidP="00C453FD">
      <w:pPr>
        <w:pStyle w:val="EndNoteBibliography"/>
      </w:pPr>
      <w:r w:rsidRPr="00C453FD">
        <w:t>54.</w:t>
      </w:r>
      <w:r w:rsidRPr="00C453FD">
        <w:tab/>
        <w:t>Zioudrou C, Streaty RA, Klee WA. Opioid peptides derived from food proteins. The exorphins. Journal of Biological Chemistry. 1979;254(7):2446-9.</w:t>
      </w:r>
    </w:p>
    <w:p w14:paraId="2FF62241" w14:textId="6C5316AB" w:rsidR="00C453FD" w:rsidRDefault="00C453FD">
      <w:r>
        <w:fldChar w:fldCharType="end"/>
      </w:r>
    </w:p>
    <w:sectPr w:rsidR="00C453FD"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auto"/>
    <w:pitch w:val="variable"/>
    <w:sig w:usb0="E0002AEF" w:usb1="C0007841" w:usb2="00000009" w:usb3="00000000" w:csb0="000001F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ＭＳ 明朝">
    <w:charset w:val="4E"/>
    <w:family w:val="auto"/>
    <w:pitch w:val="variable"/>
    <w:sig w:usb0="E00002FF" w:usb1="6AC7FDFB" w:usb2="00000012" w:usb3="00000000" w:csb0="000200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Vancouver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vx0wwd0xo5e2vqe590wx2f5o9pf59zrpvtdz&quot;&gt;Endnote_WoW gluten-psycho&lt;record-ids&gt;&lt;item&gt;1&lt;/item&gt;&lt;item&gt;2&lt;/item&gt;&lt;item&gt;3&lt;/item&gt;&lt;item&gt;4&lt;/item&gt;&lt;item&gt;5&lt;/item&gt;&lt;item&gt;6&lt;/item&gt;&lt;item&gt;7&lt;/item&gt;&lt;item&gt;8&lt;/item&gt;&lt;item&gt;9&lt;/item&gt;&lt;item&gt;10&lt;/item&gt;&lt;item&gt;11&lt;/item&gt;&lt;item&gt;12&lt;/item&gt;&lt;item&gt;13&lt;/item&gt;&lt;item&gt;14&lt;/item&gt;&lt;item&gt;15&lt;/item&gt;&lt;item&gt;16&lt;/item&gt;&lt;item&gt;17&lt;/item&gt;&lt;item&gt;18&lt;/item&gt;&lt;item&gt;19&lt;/item&gt;&lt;item&gt;20&lt;/item&gt;&lt;item&gt;21&lt;/item&gt;&lt;item&gt;22&lt;/item&gt;&lt;item&gt;23&lt;/item&gt;&lt;item&gt;24&lt;/item&gt;&lt;item&gt;25&lt;/item&gt;&lt;item&gt;26&lt;/item&gt;&lt;item&gt;27&lt;/item&gt;&lt;item&gt;28&lt;/item&gt;&lt;item&gt;29&lt;/item&gt;&lt;item&gt;30&lt;/item&gt;&lt;item&gt;31&lt;/item&gt;&lt;item&gt;32&lt;/item&gt;&lt;item&gt;33&lt;/item&gt;&lt;item&gt;34&lt;/item&gt;&lt;item&gt;35&lt;/item&gt;&lt;item&gt;36&lt;/item&gt;&lt;item&gt;37&lt;/item&gt;&lt;item&gt;38&lt;/item&gt;&lt;item&gt;39&lt;/item&gt;&lt;item&gt;40&lt;/item&gt;&lt;item&gt;41&lt;/item&gt;&lt;item&gt;42&lt;/item&gt;&lt;item&gt;43&lt;/item&gt;&lt;item&gt;44&lt;/item&gt;&lt;item&gt;45&lt;/item&gt;&lt;item&gt;46&lt;/item&gt;&lt;item&gt;47&lt;/item&gt;&lt;item&gt;48&lt;/item&gt;&lt;item&gt;49&lt;/item&gt;&lt;item&gt;50&lt;/item&gt;&lt;item&gt;51&lt;/item&gt;&lt;item&gt;52&lt;/item&gt;&lt;item&gt;53&lt;/item&gt;&lt;item&gt;54&lt;/item&gt;&lt;item&gt;55&lt;/item&gt;&lt;item&gt;56&lt;/item&gt;&lt;/record-ids&gt;&lt;/item&gt;&lt;/Libraries&gt;"/>
  </w:docVars>
  <w:rsids>
    <w:rsidRoot w:val="005E6415"/>
    <w:rsid w:val="0046686D"/>
    <w:rsid w:val="004835B3"/>
    <w:rsid w:val="005E6415"/>
    <w:rsid w:val="00C453FD"/>
    <w:rsid w:val="00D47281"/>
    <w:rsid w:val="00E2322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7"/>
    <o:shapelayout v:ext="edit">
      <o:idmap v:ext="edit" data="1"/>
    </o:shapelayout>
  </w:shapeDefaults>
  <w:decimalSymbol w:val=","/>
  <w:listSeparator w:val=";"/>
  <w14:docId w14:val="300AF085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ajorHAnsi" w:eastAsiaTheme="minorHAnsi" w:hAnsiTheme="majorHAnsi" w:cstheme="minorBidi"/>
        <w:sz w:val="24"/>
        <w:szCs w:val="24"/>
        <w:lang w:val="en-US" w:eastAsia="en-US" w:bidi="ar-SA"/>
      </w:rPr>
    </w:rPrDefault>
    <w:pPrDefault>
      <w:pPr>
        <w:spacing w:after="120" w:line="360" w:lineRule="auto"/>
      </w:pPr>
    </w:pPrDefault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Note Level 1" w:semiHidden="0" w:unhideWhenUsed="0"/>
    <w:lsdException w:name="Note Level 2" w:semiHidden="0" w:unhideWhenUsed="0"/>
    <w:lsdException w:name="Note Level 3" w:semiHidden="0" w:unhideWhenUsed="0"/>
    <w:lsdException w:name="Note Level 4" w:semiHidden="0" w:unhideWhenUsed="0"/>
    <w:lsdException w:name="Note Level 5" w:semiHidden="0" w:unhideWhenUsed="0"/>
    <w:lsdException w:name="Note Level 6" w:semiHidden="0" w:unhideWhenUsed="0"/>
    <w:lsdException w:name="Note Level 7" w:semiHidden="0" w:unhideWhenUsed="0"/>
    <w:lsdException w:name="Note Level 8" w:semiHidden="0" w:unhideWhenUsed="0"/>
    <w:lsdException w:name="Note Level 9" w:semiHidden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D47281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Char"/>
    <w:rsid w:val="00C453FD"/>
    <w:pPr>
      <w:spacing w:after="0"/>
      <w:jc w:val="center"/>
    </w:pPr>
    <w:rPr>
      <w:rFonts w:ascii="Times New Roman" w:hAnsi="Times New Roman" w:cs="Times New Roman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C453FD"/>
    <w:rPr>
      <w:rFonts w:ascii="Times New Roman" w:hAnsi="Times New Roman" w:cs="Times New Roman"/>
      <w:noProof/>
    </w:rPr>
  </w:style>
  <w:style w:type="paragraph" w:customStyle="1" w:styleId="EndNoteBibliography">
    <w:name w:val="EndNote Bibliography"/>
    <w:basedOn w:val="Normal"/>
    <w:link w:val="EndNoteBibliographyChar"/>
    <w:rsid w:val="00C453FD"/>
    <w:pPr>
      <w:spacing w:line="240" w:lineRule="auto"/>
    </w:pPr>
    <w:rPr>
      <w:rFonts w:ascii="Times New Roman" w:hAnsi="Times New Roman" w:cs="Times New Roman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C453FD"/>
    <w:rPr>
      <w:rFonts w:ascii="Times New Roman" w:hAnsi="Times New Roman" w:cs="Times New Roman"/>
      <w:noProof/>
    </w:rPr>
  </w:style>
  <w:style w:type="character" w:styleId="Hyperlink">
    <w:name w:val="Hyperlink"/>
    <w:basedOn w:val="DefaultParagraphFont"/>
    <w:uiPriority w:val="99"/>
    <w:unhideWhenUsed/>
    <w:rsid w:val="00C453FD"/>
    <w:rPr>
      <w:color w:val="0563C1" w:themeColor="hyperlink"/>
      <w:u w:val="single"/>
    </w:rPr>
  </w:style>
  <w:style w:type="character" w:customStyle="1" w:styleId="UnresolvedMention">
    <w:name w:val="Unresolved Mention"/>
    <w:basedOn w:val="DefaultParagraphFont"/>
    <w:uiPriority w:val="99"/>
    <w:semiHidden/>
    <w:unhideWhenUsed/>
    <w:rsid w:val="00C453FD"/>
    <w:rPr>
      <w:color w:val="808080"/>
      <w:shd w:val="clear" w:color="auto" w:fill="E6E6E6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ajorHAnsi" w:eastAsiaTheme="minorHAnsi" w:hAnsiTheme="majorHAnsi" w:cstheme="minorBidi"/>
        <w:sz w:val="24"/>
        <w:szCs w:val="24"/>
        <w:lang w:val="en-US" w:eastAsia="en-US" w:bidi="ar-SA"/>
      </w:rPr>
    </w:rPrDefault>
    <w:pPrDefault>
      <w:pPr>
        <w:spacing w:after="120" w:line="360" w:lineRule="auto"/>
      </w:pPr>
    </w:pPrDefault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Note Level 1" w:semiHidden="0" w:unhideWhenUsed="0"/>
    <w:lsdException w:name="Note Level 2" w:semiHidden="0" w:unhideWhenUsed="0"/>
    <w:lsdException w:name="Note Level 3" w:semiHidden="0" w:unhideWhenUsed="0"/>
    <w:lsdException w:name="Note Level 4" w:semiHidden="0" w:unhideWhenUsed="0"/>
    <w:lsdException w:name="Note Level 5" w:semiHidden="0" w:unhideWhenUsed="0"/>
    <w:lsdException w:name="Note Level 6" w:semiHidden="0" w:unhideWhenUsed="0"/>
    <w:lsdException w:name="Note Level 7" w:semiHidden="0" w:unhideWhenUsed="0"/>
    <w:lsdException w:name="Note Level 8" w:semiHidden="0" w:unhideWhenUsed="0"/>
    <w:lsdException w:name="Note Level 9" w:semiHidden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D47281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Char"/>
    <w:rsid w:val="00C453FD"/>
    <w:pPr>
      <w:spacing w:after="0"/>
      <w:jc w:val="center"/>
    </w:pPr>
    <w:rPr>
      <w:rFonts w:ascii="Times New Roman" w:hAnsi="Times New Roman" w:cs="Times New Roman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C453FD"/>
    <w:rPr>
      <w:rFonts w:ascii="Times New Roman" w:hAnsi="Times New Roman" w:cs="Times New Roman"/>
      <w:noProof/>
    </w:rPr>
  </w:style>
  <w:style w:type="paragraph" w:customStyle="1" w:styleId="EndNoteBibliography">
    <w:name w:val="EndNote Bibliography"/>
    <w:basedOn w:val="Normal"/>
    <w:link w:val="EndNoteBibliographyChar"/>
    <w:rsid w:val="00C453FD"/>
    <w:pPr>
      <w:spacing w:line="240" w:lineRule="auto"/>
    </w:pPr>
    <w:rPr>
      <w:rFonts w:ascii="Times New Roman" w:hAnsi="Times New Roman" w:cs="Times New Roman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C453FD"/>
    <w:rPr>
      <w:rFonts w:ascii="Times New Roman" w:hAnsi="Times New Roman" w:cs="Times New Roman"/>
      <w:noProof/>
    </w:rPr>
  </w:style>
  <w:style w:type="character" w:styleId="Hyperlink">
    <w:name w:val="Hyperlink"/>
    <w:basedOn w:val="DefaultParagraphFont"/>
    <w:uiPriority w:val="99"/>
    <w:unhideWhenUsed/>
    <w:rsid w:val="00C453FD"/>
    <w:rPr>
      <w:color w:val="0563C1" w:themeColor="hyperlink"/>
      <w:u w:val="single"/>
    </w:rPr>
  </w:style>
  <w:style w:type="character" w:customStyle="1" w:styleId="UnresolvedMention">
    <w:name w:val="Unresolved Mention"/>
    <w:basedOn w:val="DefaultParagraphFont"/>
    <w:uiPriority w:val="99"/>
    <w:semiHidden/>
    <w:unhideWhenUsed/>
    <w:rsid w:val="00C453FD"/>
    <w:rPr>
      <w:color w:val="808080"/>
      <w:shd w:val="clear" w:color="auto" w:fill="E6E6E6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relyOnVML/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hyperlink" Target="https://www.forbes.com/sites/nextavenue/2013/11/14/what-grain-is-doing-to-your-brain/2/" TargetMode="External"/><Relationship Id="rId6" Type="http://schemas.openxmlformats.org/officeDocument/2006/relationships/hyperlink" Target="https://www.theatlantic.com/health/archive/2013/12/this-is-your-brain-on-gluten/282550/" TargetMode="External"/><Relationship Id="rId7" Type="http://schemas.openxmlformats.org/officeDocument/2006/relationships/hyperlink" Target="https://www.huffingtonpost.com/jesse-kornbluth/drop-that-whole-wheat-bre_b_4631108.html" TargetMode="External"/><Relationship Id="rId8" Type="http://schemas.openxmlformats.org/officeDocument/2006/relationships/hyperlink" Target="http://www.happyhealthylonglife.com/happy_healthy_long_life/2013/10/grain-brain.html" TargetMode="External"/><Relationship Id="rId9" Type="http://schemas.openxmlformats.org/officeDocument/2006/relationships/hyperlink" Target="https://www.foodnavigator-usa.com/Article/2013/09/18/Grain-Brain-Experts-say-advice-to-avoid-grains-is-unhelpful" TargetMode="External"/><Relationship Id="rId10" Type="http://schemas.openxmlformats.org/officeDocument/2006/relationships/fontTable" Target="fontTable.xml"/><Relationship Id="rId11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microsoft.com/office/2007/relationships/stylesWithEffects" Target="stylesWithEffects.xml"/></Relationships>
</file>

<file path=word/theme/theme1.xml><?xml version="1.0" encoding="utf-8"?>
<a:theme xmlns:a="http://schemas.openxmlformats.org/drawingml/2006/main" name="Kantoorthema">
  <a:themeElements>
    <a:clrScheme name="Kantoor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Aangepast 2">
      <a:majorFont>
        <a:latin typeface="Times New Roman"/>
        <a:ea typeface=""/>
        <a:cs typeface=""/>
      </a:majorFont>
      <a:minorFont>
        <a:latin typeface="Times New Roman"/>
        <a:ea typeface=""/>
        <a:cs typeface=""/>
      </a:minorFont>
    </a:fontScheme>
    <a:fmtScheme name="Kantoor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xmlns="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</TotalTime>
  <Pages>4</Pages>
  <Words>1565</Words>
  <Characters>8925</Characters>
  <Application>Microsoft Macintosh Word</Application>
  <DocSecurity>0</DocSecurity>
  <Lines>74</Lines>
  <Paragraphs>20</Paragraphs>
  <ScaleCrop>false</ScaleCrop>
  <Company/>
  <LinksUpToDate>false</LinksUpToDate>
  <CharactersWithSpaces>10470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Hanssen, Stijn (Stud. FHML / SCI / Alumni)</dc:creator>
  <cp:keywords/>
  <dc:description/>
  <cp:lastModifiedBy>Fred Brouns</cp:lastModifiedBy>
  <cp:revision>5</cp:revision>
  <dcterms:created xsi:type="dcterms:W3CDTF">2017-11-10T17:27:00Z</dcterms:created>
  <dcterms:modified xsi:type="dcterms:W3CDTF">2017-11-10T18:33:00Z</dcterms:modified>
</cp:coreProperties>
</file>